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5A24" w:rsidRPr="0033336F" w:rsidRDefault="001E6A5B" w:rsidP="00386D99">
      <w:pPr>
        <w:spacing w:line="480" w:lineRule="auto"/>
        <w:rPr>
          <w:rFonts w:ascii="Times New Roman" w:hAnsi="Times New Roman" w:cs="Times New Roman"/>
          <w:b/>
        </w:rPr>
      </w:pPr>
      <w:r w:rsidRPr="0033336F">
        <w:rPr>
          <w:rFonts w:ascii="Times New Roman" w:hAnsi="Times New Roman" w:cs="Times New Roman"/>
          <w:b/>
        </w:rPr>
        <w:t xml:space="preserve">Table S5: </w:t>
      </w:r>
      <w:bookmarkStart w:id="0" w:name="_GoBack"/>
      <w:bookmarkEnd w:id="0"/>
      <w:r w:rsidR="00386D99" w:rsidRPr="0033336F">
        <w:rPr>
          <w:rFonts w:ascii="Times New Roman" w:hAnsi="Times New Roman" w:cs="Times New Roman"/>
          <w:b/>
        </w:rPr>
        <w:t>CD4 Counts at and/or after ART Initiation</w:t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1809"/>
        <w:gridCol w:w="2552"/>
        <w:gridCol w:w="2126"/>
        <w:gridCol w:w="3119"/>
        <w:gridCol w:w="2693"/>
        <w:gridCol w:w="932"/>
      </w:tblGrid>
      <w:tr w:rsidR="0033336F" w:rsidRPr="0033336F" w:rsidTr="00C26C8E">
        <w:trPr>
          <w:trHeight w:val="399"/>
          <w:tblHeader/>
        </w:trPr>
        <w:tc>
          <w:tcPr>
            <w:tcW w:w="1809" w:type="dxa"/>
            <w:hideMark/>
          </w:tcPr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opulation Code</w:t>
            </w:r>
          </w:p>
        </w:tc>
        <w:tc>
          <w:tcPr>
            <w:tcW w:w="2552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b/>
                <w:sz w:val="18"/>
                <w:szCs w:val="18"/>
              </w:rPr>
              <w:t>Study Reference</w:t>
            </w:r>
          </w:p>
        </w:tc>
        <w:tc>
          <w:tcPr>
            <w:tcW w:w="2126" w:type="dxa"/>
            <w:hideMark/>
          </w:tcPr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Outcome</w:t>
            </w:r>
          </w:p>
        </w:tc>
        <w:tc>
          <w:tcPr>
            <w:tcW w:w="3119" w:type="dxa"/>
            <w:hideMark/>
          </w:tcPr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Period (year if known)</w:t>
            </w:r>
          </w:p>
        </w:tc>
        <w:tc>
          <w:tcPr>
            <w:tcW w:w="2693" w:type="dxa"/>
          </w:tcPr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Estimate </w:t>
            </w:r>
          </w:p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</w:p>
        </w:tc>
        <w:tc>
          <w:tcPr>
            <w:tcW w:w="932" w:type="dxa"/>
            <w:hideMark/>
          </w:tcPr>
          <w:p w:rsidR="001E6A5B" w:rsidRPr="0033336F" w:rsidRDefault="001E6A5B" w:rsidP="00C26C8E">
            <w:pPr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</w:pP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 or</w:t>
            </w:r>
            <w:r w:rsidR="00423BB9"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 xml:space="preserve"> </w:t>
            </w:r>
            <w:r w:rsidRPr="0033336F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GB"/>
              </w:rPr>
              <w:t>n/N</w:t>
            </w:r>
          </w:p>
        </w:tc>
      </w:tr>
      <w:tr w:rsidR="0033336F" w:rsidRPr="0033336F" w:rsidTr="00C26C8E">
        <w:trPr>
          <w:trHeight w:val="222"/>
        </w:trPr>
        <w:tc>
          <w:tcPr>
            <w:tcW w:w="13231" w:type="dxa"/>
            <w:gridSpan w:val="6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b/>
                <w:sz w:val="18"/>
                <w:szCs w:val="18"/>
              </w:rPr>
              <w:t>A. CD4 count (cells/mm</w:t>
            </w:r>
            <w:r w:rsidRPr="0033336F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3</w:t>
            </w:r>
            <w:r w:rsidRPr="0033336F">
              <w:rPr>
                <w:rFonts w:ascii="Times New Roman" w:hAnsi="Times New Roman" w:cs="Times New Roman"/>
                <w:b/>
                <w:sz w:val="18"/>
                <w:szCs w:val="18"/>
              </w:rPr>
              <w:t>)</w:t>
            </w:r>
          </w:p>
        </w:tc>
      </w:tr>
      <w:tr w:rsidR="0033336F" w:rsidRPr="0033336F" w:rsidTr="00C26C8E">
        <w:trPr>
          <w:trHeight w:val="262"/>
        </w:trPr>
        <w:tc>
          <w:tcPr>
            <w:tcW w:w="1809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Benin 1</w:t>
            </w:r>
          </w:p>
        </w:tc>
        <w:tc>
          <w:tcPr>
            <w:tcW w:w="2552" w:type="dxa"/>
            <w:hideMark/>
          </w:tcPr>
          <w:p w:rsidR="001E6A5B" w:rsidRPr="0033336F" w:rsidRDefault="001E6A5B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Diabaté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 2011 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iabaté&lt;/Author&gt;&lt;Year&gt;2011&lt;/Year&gt;&lt;RecNum&gt;38&lt;/RecNum&gt;&lt;DisplayText&gt;[46]&lt;/DisplayText&gt;&lt;record&gt;&lt;rec-number&gt;38&lt;/rec-number&gt;&lt;foreign-keys&gt;&lt;key app="EN" db-id="vwafdsaevrsatqepvxnpretqprvxwewsd59r"&gt;38&lt;/key&gt;&lt;/foreign-keys&gt;&lt;ref-type name="Journal Article"&gt;17&lt;/ref-type&gt;&lt;contributors&gt;&lt;authors&gt;&lt;author&gt;Diabaté, Souleymane; Zannou, Djimin; Geraldo, Nassirou; Chamberland, Annie; Akakpo, Jocelyn; Ahouada, Carin; Loembé, Marguerite; Anagonou, Sévérin; Labbé, Annie; Alary, Michel; Tremblay, Cecile&lt;/author&gt;&lt;/authors&gt;&lt;/contributors&gt;&lt;titles&gt;&lt;title&gt;Antiretroviral Therapy among HIV-1 Infected Female Sex Workers in Benin: A Comparative Study with Patients from the General Population&lt;/title&gt;&lt;secondary-title&gt;World Journal of AIDS&lt;/secondary-title&gt;&lt;/titles&gt;&lt;periodical&gt;&lt;full-title&gt;World Journal of AIDS&lt;/full-title&gt;&lt;/periodical&gt;&lt;pages&gt;94-99&lt;/pages&gt;&lt;volume&gt;1&lt;/volume&gt;&lt;edition&gt;September 2011&lt;/edition&gt;&lt;section&gt;94&lt;/section&gt;&lt;dates&gt;&lt;year&gt;2011&lt;/year&gt;&lt;/dates&gt;&lt;work-type&gt;Journal&lt;/work-type&gt;&lt;urls&gt;&lt;/urls&gt;&lt;electronic-resource-num&gt;10.4236/wja.2011.13014&lt;/electronic-resource-num&gt;&lt;/record&gt;&lt;/Cite&gt;&lt;/EndNote&gt;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6" w:tooltip="Diabaté, 2011 #38" w:history="1">
              <w:r w:rsidR="00DF3F40"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44</w:t>
              </w:r>
            </w:hyperlink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693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4 (IQR: 67 -175)</w:t>
            </w:r>
          </w:p>
        </w:tc>
        <w:tc>
          <w:tcPr>
            <w:tcW w:w="932" w:type="dxa"/>
            <w:hideMark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12</w:t>
            </w:r>
          </w:p>
        </w:tc>
        <w:tc>
          <w:tcPr>
            <w:tcW w:w="932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 gain</w:t>
            </w:r>
          </w:p>
        </w:tc>
        <w:tc>
          <w:tcPr>
            <w:tcW w:w="3119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3 (IQR: 25 - 178)</w:t>
            </w:r>
          </w:p>
        </w:tc>
        <w:tc>
          <w:tcPr>
            <w:tcW w:w="932" w:type="dxa"/>
          </w:tcPr>
          <w:p w:rsidR="001E6A5B" w:rsidRPr="0033336F" w:rsidRDefault="001E6A5B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Burkina Faso 1</w:t>
            </w:r>
          </w:p>
        </w:tc>
        <w:tc>
          <w:tcPr>
            <w:tcW w:w="2552" w:type="dxa"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Low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4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0PC9ZZWFyPjxSZWNO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0PC9ZZWFyPjxSZWNO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7" w:tooltip="Low, 2014 #4176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6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77 (IQR: 122 - 228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6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Huet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9" w:tooltip="Huet, 2011 #26" w:history="1">
              <w:r w:rsidR="00DF3F40"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9</w:t>
              </w:r>
            </w:hyperlink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&amp;</w:t>
            </w:r>
          </w:p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Konate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b25hdGU8L0F1dGhvcj48WWVhcj4yMDExPC9ZZWFyPjxS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1" w:tooltip="Konate, 2011 #24" w:history="1">
              <w:r w:rsidR="00DF3F40"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8</w:t>
              </w:r>
            </w:hyperlink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</w:tcPr>
          <w:p w:rsidR="00C26C8E" w:rsidRPr="0033336F" w:rsidRDefault="00705C0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  <w:r w:rsidR="00C26C8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47 (IQR: 79 - 183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7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34 (IQR: 180 - 327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12 months after ART initiation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06 (IQR: 249 - 381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6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43 (IQR: 230 - 553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gain </w:t>
            </w: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2 (IQR: 41 - 196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12 months after ART initiation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77 (IQR: 105 - 255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8 months after ART initiation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d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72 (IQR: 121 - 309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3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 months after ART initiation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d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21 (IQR: 98 - 295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9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0 months after ART initiation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d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0 (IQR: 87 - 319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6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30 (IQR: 90 - 400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Kenya 1</w:t>
            </w:r>
          </w:p>
        </w:tc>
        <w:tc>
          <w:tcPr>
            <w:tcW w:w="2552" w:type="dxa"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Day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3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k8L0F1dGhvcj48WWVhcj4yMDEyPC9ZZWFyPjxSZWNO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YXk8L0F1dGhvcj48WWVhcj4yMDEyPC9ZZWFyPjxSZWNO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52" w:tooltip="Day, 2012 #4418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5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1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2 (IQR: 80 -180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59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2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yPC9ZZWFyPjxS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29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4 (range: 2 - 443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38 (range: 65 - 631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97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36 (range: 65 - 692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95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0 (range: 93 - 875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xPC9ZZWFyPjxS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xPC9ZZWFyPjxS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9" w:tooltip="Graham, 2011 #30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6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5 (IQR: 76 - 168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of 5 months on ART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1 (IQR: 158 - 312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asese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,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Nlc2U8L0F1dGhvcj48WWVhcj4yMDExPC9ZZWFyPjxS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8" w:tooltip="Masese, 2011 #16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5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6 (IQR: 68 - 159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of 10.3 months on ART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1 (IQR: 161 - 292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Gitau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10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XRhdTwvQXV0aG9yPjxZZWFyPjIwMTA8L1llYXI+PFJl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aXRhdTwvQXV0aG9yPjxZZWFyPjIwMTA8L1llYXI+PFJl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31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of 15 months on ART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08 (IQR: 238 - 395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2010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EwPC9ZZWFyPjxS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1" w:tooltip="Graham, 2010 #13" w:history="1">
              <w:r w:rsidR="00DF3F40"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8</w:t>
              </w:r>
            </w:hyperlink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 gain</w:t>
            </w: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9 (IQR: 66 - 176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95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Graham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09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5PC9ZZWFyPjxS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5PC9ZZWFyPjxS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27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CD4 count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e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7 (IQR: 79 - 165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4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Graham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07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3PC9ZZWFyPjxS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cmFoYW08L0F1dGhvcj48WWVhcj4yMDA3PC9ZZWFyPjxS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3" w:tooltip="Graham, 2007 #15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0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  <w:hideMark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1 (IQR: 58 - 161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8 days after ART initiation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04 (IQR: 131 - 277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Kenya 2</w:t>
            </w: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awji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12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dqaTwvQXV0aG9yPjxZZWFyPjIwMTI8L1llYXI+PFJl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XdqaTwvQXV0aG9yPjxZZWFyPjIwMTI8L1llYXI+PFJl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8" w:tooltip="Mawji, 2012 #22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5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  <w:hideMark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05 (range: 70 -1028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2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cKinnon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10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tpbm5vbjwvQXV0aG9yPjxZZWFyPjIwMTA8L1llYXI+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tpbm5vbjwvQXV0aG9yPjxZZWFyPjIwMTA8L1llYXI+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7" w:tooltip="McKinnon, 2010 #19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4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  <w:hideMark/>
          </w:tcPr>
          <w:p w:rsidR="00C26C8E" w:rsidRPr="0033336F" w:rsidRDefault="00C26C8E" w:rsidP="00705C0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ART initiation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80 (range: 3-851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Median of 697 days on ART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39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Rwanda 1</w:t>
            </w:r>
          </w:p>
        </w:tc>
        <w:tc>
          <w:tcPr>
            <w:tcW w:w="2552" w:type="dxa"/>
            <w:hideMark/>
          </w:tcPr>
          <w:p w:rsidR="00C26C8E" w:rsidRPr="0033336F" w:rsidRDefault="00C26C8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Braunstein</w:t>
            </w:r>
            <w:proofErr w:type="spellEnd"/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t al,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1bnN0ZWluPC9BdXRob3I+PFllYXI+MjAxMTwvWWVh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cmF1bnN0ZWluPC9BdXRob3I+PFllYXI+MjAxMTwvWWVh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44" w:tooltip="Braunstein, 2011 #34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4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2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</w:t>
            </w:r>
          </w:p>
        </w:tc>
        <w:tc>
          <w:tcPr>
            <w:tcW w:w="3119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-36 months post-HIV diagnosis</w:t>
            </w:r>
          </w:p>
        </w:tc>
        <w:tc>
          <w:tcPr>
            <w:tcW w:w="2693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41 (IQR: 309 - 612)</w:t>
            </w:r>
          </w:p>
        </w:tc>
        <w:tc>
          <w:tcPr>
            <w:tcW w:w="932" w:type="dxa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54 (IQR: 213 - 456)</w:t>
            </w: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34 </w:t>
            </w:r>
            <w:r w:rsidR="00705C0E"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f</w:t>
            </w:r>
          </w:p>
        </w:tc>
      </w:tr>
      <w:tr w:rsidR="0033336F" w:rsidRPr="0033336F" w:rsidTr="00C26C8E">
        <w:trPr>
          <w:trHeight w:val="279"/>
        </w:trPr>
        <w:tc>
          <w:tcPr>
            <w:tcW w:w="180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edian CD4 count gain </w:t>
            </w:r>
          </w:p>
        </w:tc>
        <w:tc>
          <w:tcPr>
            <w:tcW w:w="3119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-36 months post-HIV diagnosis</w:t>
            </w:r>
          </w:p>
        </w:tc>
        <w:tc>
          <w:tcPr>
            <w:tcW w:w="2693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9 (IQR: 34 - 261)</w:t>
            </w:r>
          </w:p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2" w:type="dxa"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</w:p>
        </w:tc>
      </w:tr>
      <w:tr w:rsidR="0033336F" w:rsidRPr="0033336F" w:rsidTr="00C26C8E">
        <w:trPr>
          <w:trHeight w:val="274"/>
        </w:trPr>
        <w:tc>
          <w:tcPr>
            <w:tcW w:w="13231" w:type="dxa"/>
            <w:gridSpan w:val="6"/>
            <w:hideMark/>
          </w:tcPr>
          <w:p w:rsidR="00C26C8E" w:rsidRPr="0033336F" w:rsidRDefault="00C26C8E" w:rsidP="00C26C8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b/>
                <w:sz w:val="18"/>
                <w:szCs w:val="18"/>
              </w:rPr>
              <w:t>B. Stratified CD4 count (cells/mm</w:t>
            </w:r>
            <w:r w:rsidRPr="0033336F">
              <w:rPr>
                <w:rFonts w:ascii="Times New Roman" w:hAnsi="Times New Roman" w:cs="Times New Roman"/>
                <w:b/>
                <w:sz w:val="18"/>
                <w:szCs w:val="18"/>
                <w:vertAlign w:val="superscript"/>
              </w:rPr>
              <w:t>3</w:t>
            </w:r>
            <w:r w:rsidRPr="0033336F">
              <w:rPr>
                <w:rFonts w:ascii="Times New Roman" w:hAnsi="Times New Roman" w:cs="Times New Roman"/>
                <w:b/>
                <w:sz w:val="18"/>
                <w:szCs w:val="18"/>
              </w:rPr>
              <w:t>)</w:t>
            </w:r>
          </w:p>
        </w:tc>
      </w:tr>
      <w:tr w:rsidR="0033336F" w:rsidRPr="0033336F" w:rsidTr="00C26C8E">
        <w:trPr>
          <w:trHeight w:val="372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Burkina Faso 1</w:t>
            </w:r>
          </w:p>
        </w:tc>
        <w:tc>
          <w:tcPr>
            <w:tcW w:w="2552" w:type="dxa"/>
          </w:tcPr>
          <w:p w:rsidR="00DB11EE" w:rsidRPr="0033336F" w:rsidRDefault="00DB11E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Low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>et al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, 2011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xPC9ZZWFyPjxSZWNO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b3c8L0F1dGhvcj48WWVhcj4yMDExPC9ZZWFyPjxSZWNO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37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&lt; 200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Enrolment (time on ART not known)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0.0% (95%CI: 21.1% - 61.3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/25</w:t>
            </w:r>
          </w:p>
        </w:tc>
      </w:tr>
      <w:tr w:rsidR="0033336F" w:rsidRPr="0033336F" w:rsidTr="00C26C8E">
        <w:trPr>
          <w:trHeight w:val="372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200 - 499 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Enrolment (time on ART not known)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4.0% (95%CI: 24.4% - 65.1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1/25</w:t>
            </w:r>
          </w:p>
        </w:tc>
      </w:tr>
      <w:tr w:rsidR="0033336F" w:rsidRPr="0033336F" w:rsidTr="00C26C8E">
        <w:trPr>
          <w:trHeight w:val="372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&gt; 500 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Enrolment (time on ART not known)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6.0% (95%CI: 4.5% - 36.1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/25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3336F" w:rsidRPr="0033336F" w:rsidTr="00C26C8E">
        <w:trPr>
          <w:trHeight w:val="372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Kenya 1</w:t>
            </w:r>
          </w:p>
        </w:tc>
        <w:tc>
          <w:tcPr>
            <w:tcW w:w="2552" w:type="dxa"/>
          </w:tcPr>
          <w:p w:rsidR="00DB11EE" w:rsidRPr="0033336F" w:rsidRDefault="00DB11EE" w:rsidP="00DF3F4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McClelland </w:t>
            </w:r>
            <w:r w:rsidRPr="0033336F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et al,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2010 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sZWxsYW5kPC9BdXRob3I+PFllYXI+MjAxMDwvWWVh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Y0NsZWxsYW5kPC9BdXRob3I+PFllYXI+MjAxMDwvWWVh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=
</w:fldData>
              </w:fldCha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5" w:tooltip="McClelland, 2010 #32" w:history="1">
              <w:r w:rsidRPr="0033336F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DF3F40"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2</w:t>
            </w:r>
            <w:r w:rsidRPr="0033336F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&lt; 200 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89.8% (95%CI: 83.3% - 94.5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15/128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3.3% (95%CI: 24.7% - 42.9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37/111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8.3% (95%CI: 19.4% - 38.6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6/92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8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0.0% (95%CI: 11.1% - 31.8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/65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.7% (95%CI: 4.5% - 21.9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/56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200 - 499 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.2% (95%CI: 5.5% - 16.7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/128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4.9% (95%CI: 55.2% - 73.7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72/111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9.6% (95%CI: 59.1% - 78.7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4/92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8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6.2% (95%CI: 53.4% - 77.4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3/65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78.6% (95%CI: 65.6% - 88.4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44/56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Fraction with CD4 count </w:t>
            </w:r>
          </w:p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 xml:space="preserve">≥ 500 </w:t>
            </w: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ART initiation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 </w:t>
            </w:r>
            <w:r w:rsidRPr="0033336F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b 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0.0% (95%CI: 0.0% - 2.8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0/128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.8% (95%CI: 0.2% - 6.4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/111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2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.2% (95%CI: 0.3% - 7.6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/92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8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3.9% (95%CI: 6.5% - 24.6%)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9/65</w:t>
            </w:r>
          </w:p>
        </w:tc>
      </w:tr>
      <w:tr w:rsidR="0033336F" w:rsidRPr="0033336F" w:rsidTr="00C26C8E">
        <w:trPr>
          <w:trHeight w:val="191"/>
        </w:trPr>
        <w:tc>
          <w:tcPr>
            <w:tcW w:w="180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55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26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9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24 months after ART initiation</w:t>
            </w:r>
          </w:p>
        </w:tc>
        <w:tc>
          <w:tcPr>
            <w:tcW w:w="2693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10.7% (95%CI: 4.0% - 21.8%) *</w:t>
            </w:r>
          </w:p>
        </w:tc>
        <w:tc>
          <w:tcPr>
            <w:tcW w:w="932" w:type="dxa"/>
          </w:tcPr>
          <w:p w:rsidR="00DB11EE" w:rsidRPr="0033336F" w:rsidRDefault="00DB11EE" w:rsidP="00DB11E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3336F">
              <w:rPr>
                <w:rFonts w:ascii="Times New Roman" w:hAnsi="Times New Roman" w:cs="Times New Roman"/>
                <w:sz w:val="18"/>
                <w:szCs w:val="18"/>
              </w:rPr>
              <w:t>6/56</w:t>
            </w:r>
          </w:p>
        </w:tc>
      </w:tr>
    </w:tbl>
    <w:p w:rsidR="001E6A5B" w:rsidRPr="0033336F" w:rsidRDefault="00C26C8E" w:rsidP="001E6A5B">
      <w:pPr>
        <w:rPr>
          <w:rFonts w:ascii="Times New Roman" w:hAnsi="Times New Roman" w:cs="Times New Roman"/>
          <w:sz w:val="18"/>
          <w:szCs w:val="18"/>
        </w:rPr>
      </w:pPr>
      <w:r w:rsidRPr="0033336F">
        <w:rPr>
          <w:rFonts w:ascii="Times New Roman" w:hAnsi="Times New Roman" w:cs="Times New Roman"/>
          <w:sz w:val="18"/>
          <w:szCs w:val="18"/>
        </w:rPr>
        <w:br w:type="textWrapping" w:clear="all"/>
      </w:r>
      <w:r w:rsidR="001E6A5B" w:rsidRPr="0033336F">
        <w:rPr>
          <w:rFonts w:ascii="Times New Roman" w:hAnsi="Times New Roman" w:cs="Times New Roman"/>
          <w:sz w:val="18"/>
          <w:szCs w:val="18"/>
        </w:rPr>
        <w:br/>
        <w:t>FSW – female sex worker, ART – antiretroviral therapy</w:t>
      </w:r>
      <w:r w:rsidR="001E6A5B" w:rsidRPr="0033336F">
        <w:rPr>
          <w:rFonts w:ascii="Times New Roman" w:hAnsi="Times New Roman" w:cs="Times New Roman"/>
          <w:sz w:val="18"/>
          <w:szCs w:val="18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>a</w:t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705C0E" w:rsidRPr="0033336F">
        <w:rPr>
          <w:rFonts w:ascii="Times New Roman" w:hAnsi="Times New Roman" w:cs="Times New Roman"/>
          <w:sz w:val="18"/>
          <w:szCs w:val="18"/>
        </w:rPr>
        <w:t>Data was provided by study authors</w:t>
      </w:r>
      <w:r w:rsidR="00705C0E" w:rsidRPr="0033336F">
        <w:rPr>
          <w:rFonts w:ascii="Times New Roman" w:hAnsi="Times New Roman" w:cs="Times New Roman"/>
          <w:sz w:val="18"/>
          <w:szCs w:val="18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>b</w:t>
      </w:r>
      <w:r w:rsidR="001E6A5B" w:rsidRPr="0033336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1E6A5B" w:rsidRPr="0033336F">
        <w:rPr>
          <w:rFonts w:ascii="Times New Roman" w:hAnsi="Times New Roman" w:cs="Times New Roman"/>
          <w:sz w:val="18"/>
          <w:szCs w:val="18"/>
        </w:rPr>
        <w:t>ART eligibility criteria ≤ 200 cells/mm</w:t>
      </w:r>
      <w:r w:rsidR="001E6A5B" w:rsidRPr="0033336F">
        <w:rPr>
          <w:rFonts w:ascii="Times New Roman" w:hAnsi="Times New Roman" w:cs="Times New Roman"/>
          <w:sz w:val="18"/>
          <w:szCs w:val="18"/>
          <w:vertAlign w:val="superscript"/>
        </w:rPr>
        <w:t>3</w:t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lastRenderedPageBreak/>
        <w:t>c</w:t>
      </w:r>
      <w:r w:rsidRPr="0033336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Pr="0033336F">
        <w:rPr>
          <w:rFonts w:ascii="Times New Roman" w:hAnsi="Times New Roman" w:cs="Times New Roman"/>
          <w:sz w:val="18"/>
          <w:szCs w:val="18"/>
        </w:rPr>
        <w:t>ART eligibility criteria ≤ 200 cells/mm</w:t>
      </w:r>
      <w:r w:rsidRPr="0033336F">
        <w:rPr>
          <w:rFonts w:ascii="Times New Roman" w:hAnsi="Times New Roman" w:cs="Times New Roman"/>
          <w:sz w:val="18"/>
          <w:szCs w:val="18"/>
          <w:vertAlign w:val="superscript"/>
        </w:rPr>
        <w:t>3</w:t>
      </w:r>
      <w:r w:rsidRPr="0033336F">
        <w:rPr>
          <w:rFonts w:ascii="Times New Roman" w:hAnsi="Times New Roman" w:cs="Times New Roman"/>
          <w:sz w:val="18"/>
          <w:szCs w:val="18"/>
        </w:rPr>
        <w:t xml:space="preserve"> prior to 2009 and ≤ 350 cells/mm</w:t>
      </w:r>
      <w:r w:rsidRPr="0033336F">
        <w:rPr>
          <w:rFonts w:ascii="Times New Roman" w:hAnsi="Times New Roman" w:cs="Times New Roman"/>
          <w:sz w:val="18"/>
          <w:szCs w:val="18"/>
          <w:vertAlign w:val="superscript"/>
        </w:rPr>
        <w:t>3</w:t>
      </w:r>
      <w:r w:rsidRPr="0033336F">
        <w:rPr>
          <w:rFonts w:ascii="Times New Roman" w:hAnsi="Times New Roman" w:cs="Times New Roman"/>
          <w:sz w:val="18"/>
          <w:szCs w:val="18"/>
        </w:rPr>
        <w:t xml:space="preserve"> from 2009</w:t>
      </w:r>
      <w:r w:rsidR="001E6A5B" w:rsidRPr="0033336F">
        <w:rPr>
          <w:rFonts w:ascii="Times New Roman" w:hAnsi="Times New Roman" w:cs="Times New Roman"/>
          <w:sz w:val="18"/>
          <w:szCs w:val="18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>d</w:t>
      </w:r>
      <w:r w:rsidRPr="0033336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Pr="0033336F">
        <w:rPr>
          <w:rFonts w:ascii="Times New Roman" w:hAnsi="Times New Roman" w:cs="Times New Roman"/>
          <w:sz w:val="18"/>
          <w:szCs w:val="18"/>
        </w:rPr>
        <w:t xml:space="preserve">Outcome estimate only reported in </w:t>
      </w:r>
      <w:proofErr w:type="spellStart"/>
      <w:r w:rsidRPr="0033336F">
        <w:rPr>
          <w:rFonts w:ascii="Times New Roman" w:hAnsi="Times New Roman" w:cs="Times New Roman"/>
          <w:sz w:val="18"/>
          <w:szCs w:val="18"/>
        </w:rPr>
        <w:t>Huet</w:t>
      </w:r>
      <w:proofErr w:type="spellEnd"/>
      <w:r w:rsidRPr="0033336F">
        <w:rPr>
          <w:rFonts w:ascii="Times New Roman" w:hAnsi="Times New Roman" w:cs="Times New Roman"/>
          <w:sz w:val="18"/>
          <w:szCs w:val="18"/>
        </w:rPr>
        <w:t xml:space="preserve"> </w:t>
      </w:r>
      <w:r w:rsidRPr="0033336F">
        <w:rPr>
          <w:rFonts w:ascii="Times New Roman" w:hAnsi="Times New Roman" w:cs="Times New Roman"/>
          <w:i/>
          <w:sz w:val="18"/>
          <w:szCs w:val="18"/>
        </w:rPr>
        <w:t>et al,</w:t>
      </w:r>
      <w:r w:rsidRPr="0033336F">
        <w:rPr>
          <w:rFonts w:ascii="Times New Roman" w:hAnsi="Times New Roman" w:cs="Times New Roman"/>
          <w:sz w:val="18"/>
          <w:szCs w:val="18"/>
        </w:rPr>
        <w:t xml:space="preserve"> 2011 </w:t>
      </w:r>
      <w:r w:rsidRPr="0033336F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33336F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33336F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IdWV0PC9BdXRob3I+PFllYXI+MjAxMTwvWWVhcj48UmVj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</w:fldData>
        </w:fldChar>
      </w:r>
      <w:r w:rsidRPr="0033336F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33336F">
        <w:rPr>
          <w:rFonts w:ascii="Times New Roman" w:hAnsi="Times New Roman" w:cs="Times New Roman"/>
          <w:sz w:val="18"/>
          <w:szCs w:val="18"/>
        </w:rPr>
      </w:r>
      <w:r w:rsidRPr="0033336F">
        <w:rPr>
          <w:rFonts w:ascii="Times New Roman" w:hAnsi="Times New Roman" w:cs="Times New Roman"/>
          <w:sz w:val="18"/>
          <w:szCs w:val="18"/>
        </w:rPr>
        <w:fldChar w:fldCharType="end"/>
      </w:r>
      <w:r w:rsidRPr="0033336F">
        <w:rPr>
          <w:rFonts w:ascii="Times New Roman" w:hAnsi="Times New Roman" w:cs="Times New Roman"/>
          <w:sz w:val="18"/>
          <w:szCs w:val="18"/>
        </w:rPr>
      </w:r>
      <w:r w:rsidRPr="0033336F">
        <w:rPr>
          <w:rFonts w:ascii="Times New Roman" w:hAnsi="Times New Roman" w:cs="Times New Roman"/>
          <w:sz w:val="18"/>
          <w:szCs w:val="18"/>
        </w:rPr>
        <w:fldChar w:fldCharType="separate"/>
      </w:r>
      <w:r w:rsidRPr="0033336F">
        <w:rPr>
          <w:rFonts w:ascii="Times New Roman" w:hAnsi="Times New Roman" w:cs="Times New Roman"/>
          <w:noProof/>
          <w:sz w:val="18"/>
          <w:szCs w:val="18"/>
        </w:rPr>
        <w:t>[</w:t>
      </w:r>
      <w:hyperlink w:anchor="_ENREF_19" w:tooltip="Huet, 2011 #26" w:history="1">
        <w:r w:rsidRPr="0033336F">
          <w:rPr>
            <w:rFonts w:ascii="Times New Roman" w:hAnsi="Times New Roman" w:cs="Times New Roman"/>
            <w:noProof/>
            <w:sz w:val="18"/>
            <w:szCs w:val="18"/>
          </w:rPr>
          <w:t>39</w:t>
        </w:r>
      </w:hyperlink>
      <w:r w:rsidRPr="0033336F">
        <w:rPr>
          <w:rFonts w:ascii="Times New Roman" w:hAnsi="Times New Roman" w:cs="Times New Roman"/>
          <w:noProof/>
          <w:sz w:val="18"/>
          <w:szCs w:val="18"/>
        </w:rPr>
        <w:t>]</w:t>
      </w:r>
      <w:r w:rsidRPr="0033336F">
        <w:rPr>
          <w:rFonts w:ascii="Times New Roman" w:hAnsi="Times New Roman" w:cs="Times New Roman"/>
          <w:sz w:val="18"/>
          <w:szCs w:val="18"/>
        </w:rPr>
        <w:fldChar w:fldCharType="end"/>
      </w:r>
      <w:r w:rsidRPr="0033336F">
        <w:rPr>
          <w:rFonts w:ascii="Times New Roman" w:hAnsi="Times New Roman" w:cs="Times New Roman"/>
          <w:sz w:val="18"/>
          <w:szCs w:val="18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>e</w:t>
      </w:r>
      <w:r w:rsidR="001E6A5B" w:rsidRPr="0033336F">
        <w:rPr>
          <w:rFonts w:ascii="Times New Roman" w:hAnsi="Times New Roman" w:cs="Times New Roman"/>
          <w:sz w:val="18"/>
          <w:szCs w:val="18"/>
        </w:rPr>
        <w:t xml:space="preserve"> ART eligibility criteria not reported</w:t>
      </w:r>
      <w:r w:rsidR="001E6A5B" w:rsidRPr="0033336F">
        <w:rPr>
          <w:rFonts w:ascii="Times New Roman" w:hAnsi="Times New Roman" w:cs="Times New Roman"/>
          <w:sz w:val="18"/>
          <w:szCs w:val="18"/>
        </w:rPr>
        <w:br/>
      </w:r>
      <w:r w:rsidR="00705C0E" w:rsidRPr="0033336F">
        <w:rPr>
          <w:rFonts w:ascii="Times New Roman" w:hAnsi="Times New Roman" w:cs="Times New Roman"/>
          <w:sz w:val="18"/>
          <w:szCs w:val="18"/>
          <w:vertAlign w:val="superscript"/>
        </w:rPr>
        <w:t>f</w:t>
      </w:r>
      <w:r w:rsidR="001E6A5B" w:rsidRPr="0033336F">
        <w:rPr>
          <w:rFonts w:ascii="Times New Roman" w:hAnsi="Times New Roman" w:cs="Times New Roman"/>
          <w:sz w:val="18"/>
          <w:szCs w:val="18"/>
          <w:vertAlign w:val="superscript"/>
        </w:rPr>
        <w:t xml:space="preserve"> </w:t>
      </w:r>
      <w:r w:rsidR="0050226D" w:rsidRPr="0033336F">
        <w:rPr>
          <w:rFonts w:ascii="Times New Roman" w:hAnsi="Times New Roman" w:cs="Times New Roman"/>
          <w:sz w:val="18"/>
          <w:szCs w:val="18"/>
        </w:rPr>
        <w:t>S</w:t>
      </w:r>
      <w:r w:rsidR="001E6A5B" w:rsidRPr="0033336F">
        <w:rPr>
          <w:rFonts w:ascii="Times New Roman" w:hAnsi="Times New Roman" w:cs="Times New Roman"/>
          <w:sz w:val="18"/>
          <w:szCs w:val="18"/>
        </w:rPr>
        <w:t>ubset of individuals who were eligible for ART upon HIV diagnosis and enrolled in HIV care following HIV diagnosis</w:t>
      </w:r>
      <w:r w:rsidR="001E6A5B" w:rsidRPr="0033336F">
        <w:rPr>
          <w:rFonts w:ascii="Times New Roman" w:hAnsi="Times New Roman" w:cs="Times New Roman"/>
          <w:sz w:val="18"/>
          <w:szCs w:val="18"/>
        </w:rPr>
        <w:br/>
        <w:t>* highlights the study estimates used in pooled estimates</w:t>
      </w:r>
    </w:p>
    <w:p w:rsidR="001E6A5B" w:rsidRPr="0033336F" w:rsidRDefault="001E6A5B"/>
    <w:sectPr w:rsidR="001E6A5B" w:rsidRPr="0033336F" w:rsidSect="001E6A5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6A5B"/>
    <w:rsid w:val="001103AC"/>
    <w:rsid w:val="001E6A5B"/>
    <w:rsid w:val="00201626"/>
    <w:rsid w:val="0033336F"/>
    <w:rsid w:val="00386D99"/>
    <w:rsid w:val="00423BB9"/>
    <w:rsid w:val="0050226D"/>
    <w:rsid w:val="005C492F"/>
    <w:rsid w:val="00705C0E"/>
    <w:rsid w:val="00772280"/>
    <w:rsid w:val="007735D7"/>
    <w:rsid w:val="00935A24"/>
    <w:rsid w:val="00B6684F"/>
    <w:rsid w:val="00C26C8E"/>
    <w:rsid w:val="00DB11EE"/>
    <w:rsid w:val="00DF3F40"/>
    <w:rsid w:val="00F33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E6A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E6A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76</Words>
  <Characters>6135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 Mountain</dc:creator>
  <cp:lastModifiedBy>Elisa Mountain</cp:lastModifiedBy>
  <cp:revision>3</cp:revision>
  <dcterms:created xsi:type="dcterms:W3CDTF">2014-07-15T12:20:00Z</dcterms:created>
  <dcterms:modified xsi:type="dcterms:W3CDTF">2014-07-15T12:20:00Z</dcterms:modified>
</cp:coreProperties>
</file>